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682419" w14:textId="77777777" w:rsidR="003C64DD" w:rsidRDefault="00F6356B">
      <w:pPr>
        <w:pStyle w:val="Title"/>
      </w:pPr>
      <w:r>
        <w:t>Brain-Heart (Cardiovascular) Interactions in Stress and Anxiety Related Disorders</w:t>
      </w:r>
    </w:p>
    <w:p w14:paraId="243DBED5" w14:textId="77777777" w:rsidR="003C64DD" w:rsidRDefault="00F6356B">
      <w:pPr>
        <w:pStyle w:val="Subtitle"/>
      </w:pPr>
      <w:r>
        <w:t>Implications for Increased Cardiovascular Disease Risk</w:t>
      </w:r>
    </w:p>
    <w:p w14:paraId="45542980" w14:textId="6B4631FB" w:rsidR="00543D88" w:rsidRDefault="00F6356B" w:rsidP="00EE45FB">
      <w:pPr>
        <w:pStyle w:val="Author"/>
      </w:pPr>
      <w:r>
        <w:t>Amit Shah, MD, MSCR</w:t>
      </w:r>
    </w:p>
    <w:p w14:paraId="65580685" w14:textId="1BB78EB8" w:rsidR="00DB3182" w:rsidRDefault="00DB3182" w:rsidP="002B447E">
      <w:pPr>
        <w:pStyle w:val="Compact"/>
      </w:pPr>
      <w:r>
        <w:t>HEART RATE VARIABILITY AND MOBILE HEALTH</w:t>
      </w:r>
    </w:p>
    <w:p w14:paraId="5C614C43" w14:textId="77777777" w:rsidR="00DB3182" w:rsidRDefault="00DB3182" w:rsidP="002B447E">
      <w:pPr>
        <w:pStyle w:val="Compact"/>
      </w:pPr>
    </w:p>
    <w:p w14:paraId="090C4704" w14:textId="29266D86" w:rsidR="00E600A6" w:rsidRDefault="00DC5BFA" w:rsidP="00E600A6">
      <w:pPr>
        <w:pStyle w:val="Compact"/>
        <w:rPr>
          <w:rStyle w:val="Hyperlink"/>
          <w:color w:val="auto"/>
        </w:rPr>
      </w:pPr>
      <w:r>
        <w:t>Mobile health technology has become ubiquitously integrated in smart devices (e.g. mobile phones, smart watches), using various measures of physiologic parameters such as body temperature</w:t>
      </w:r>
      <w:r w:rsidR="003E5AF2">
        <w:t xml:space="preserve">, electrical conductance, </w:t>
      </w:r>
      <w:proofErr w:type="spellStart"/>
      <w:r w:rsidR="003E5AF2">
        <w:t>p</w:t>
      </w:r>
      <w:r w:rsidR="00A769B7">
        <w:t>hotoplethysmography</w:t>
      </w:r>
      <w:proofErr w:type="spellEnd"/>
      <w:r w:rsidR="00A769B7">
        <w:t xml:space="preserve"> (PPG)</w:t>
      </w:r>
      <w:r w:rsidR="003E5AF2">
        <w:t xml:space="preserve">, and </w:t>
      </w:r>
      <w:r w:rsidR="00675759">
        <w:t>electrocardiography</w:t>
      </w:r>
      <w:r w:rsidR="003E5AF2">
        <w:t xml:space="preserve"> rate variability (HRV).</w:t>
      </w:r>
      <w:r w:rsidR="00606C0C">
        <w:fldChar w:fldCharType="begin"/>
      </w:r>
      <w:r w:rsidR="00606C0C">
        <w:instrText xml:space="preserve"> ADDIN EN.CITE &lt;EndNote&gt;&lt;Cite&gt;&lt;Author&gt;Ciabattoni&lt;/Author&gt;&lt;Year&gt;2017&lt;/Year&gt;&lt;RecNum&gt;377&lt;/RecNum&gt;&lt;DisplayText&gt;&lt;style face="superscript"&gt;1&lt;/style&gt;&lt;/DisplayText&gt;&lt;record&gt;&lt;rec-number&gt;377&lt;/rec-number&gt;&lt;foreign-keys&gt;&lt;key app="EN" db-id="2sw50waahwww53erreovespaxdtexe5es0fd" timestamp="1547210111"&gt;377&lt;/key&gt;&lt;/foreign-keys&gt;&lt;ref-type name="Audiovisual Material"&gt;3&lt;/ref-type&gt;&lt;contributors&gt;&lt;authors&gt;&lt;author&gt;Ciabattoni, Lucio&lt;/author&gt;&lt;author&gt;Ferracuti, Francesco&lt;/author&gt;&lt;author&gt;Longhi, Sauro&lt;/author&gt;&lt;author&gt;Pepa, Lucia&lt;/author&gt;&lt;author&gt;Romeo, Luca&lt;/author&gt;&lt;author&gt;Verdini, Federica&lt;/author&gt;&lt;/authors&gt;&lt;/contributors&gt;&lt;titles&gt;&lt;title&gt;Real-time mental stress detection based on smartwatch&lt;/title&gt;&lt;secondary-title&gt;2017 IEEE International Conference on Consumer Electronics (ICCE)&lt;/secondary-title&gt;&lt;/titles&gt;&lt;pages&gt;110-111&lt;/pages&gt;&lt;dates&gt;&lt;year&gt;2017&lt;/year&gt;&lt;/dates&gt;&lt;publisher&gt;IEEE&lt;/publisher&gt;&lt;isbn&gt;978-1-5090-5544-9&lt;/isbn&gt;&lt;urls&gt;&lt;/urls&gt;&lt;electronic-resource-num&gt;10.1109/ICCE.2017.7889247&lt;/electronic-resource-num&gt;&lt;/record&gt;&lt;/Cite&gt;&lt;/EndNote&gt;</w:instrText>
      </w:r>
      <w:r w:rsidR="00606C0C">
        <w:fldChar w:fldCharType="separate"/>
      </w:r>
      <w:r w:rsidR="00606C0C" w:rsidRPr="00606C0C">
        <w:rPr>
          <w:noProof/>
          <w:vertAlign w:val="superscript"/>
        </w:rPr>
        <w:t>1</w:t>
      </w:r>
      <w:r w:rsidR="00606C0C">
        <w:fldChar w:fldCharType="end"/>
      </w:r>
      <w:r w:rsidR="003E5AF2">
        <w:t xml:space="preserve"> Of these, HRV </w:t>
      </w:r>
      <w:r w:rsidR="00C904E8">
        <w:t>is important for</w:t>
      </w:r>
      <w:bookmarkStart w:id="0" w:name="_GoBack"/>
      <w:bookmarkEnd w:id="0"/>
      <w:r w:rsidR="003E5AF2">
        <w:t xml:space="preserve"> its association with autonomic tone and mental stressors, such as depression,</w:t>
      </w:r>
      <w:r w:rsidR="003E5AF2">
        <w:fldChar w:fldCharType="begin">
          <w:fldData xml:space="preserve">PEVuZE5vdGU+PENpdGU+PEF1dGhvcj5IdWFuZzwvQXV0aG9yPjxZZWFyPjIwMTg8L1llYXI+PFJl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</w:fldData>
        </w:fldChar>
      </w:r>
      <w:r w:rsidR="00606C0C">
        <w:instrText xml:space="preserve"> ADDIN EN.CITE </w:instrText>
      </w:r>
      <w:r w:rsidR="00606C0C">
        <w:fldChar w:fldCharType="begin">
          <w:fldData xml:space="preserve">PEVuZE5vdGU+PENpdGU+PEF1dGhvcj5IdWFuZzwvQXV0aG9yPjxZZWFyPjIwMTg8L1llYXI+PFJl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</w:fldData>
        </w:fldChar>
      </w:r>
      <w:r w:rsidR="00606C0C">
        <w:instrText xml:space="preserve"> ADDIN EN.CITE.DATA </w:instrText>
      </w:r>
      <w:r w:rsidR="00606C0C">
        <w:fldChar w:fldCharType="end"/>
      </w:r>
      <w:r w:rsidR="003E5AF2">
        <w:fldChar w:fldCharType="separate"/>
      </w:r>
      <w:r w:rsidR="00606C0C" w:rsidRPr="00606C0C">
        <w:rPr>
          <w:noProof/>
          <w:vertAlign w:val="superscript"/>
        </w:rPr>
        <w:t>2-5</w:t>
      </w:r>
      <w:r w:rsidR="003E5AF2">
        <w:fldChar w:fldCharType="end"/>
      </w:r>
      <w:r w:rsidR="003E5AF2">
        <w:t xml:space="preserve"> anxiety disorders,</w:t>
      </w:r>
      <w:r w:rsidR="003E5AF2">
        <w:fldChar w:fldCharType="begin"/>
      </w:r>
      <w:r w:rsidR="00606C0C">
        <w:instrText xml:space="preserve"> ADDIN EN.CITE &lt;EndNote&gt;&lt;Cite&gt;&lt;Author&gt;Paniccia&lt;/Author&gt;&lt;Year&gt;2017&lt;/Year&gt;&lt;RecNum&gt;19&lt;/RecNum&gt;&lt;DisplayText&gt;&lt;style face="superscript"&gt;6&lt;/style&gt;&lt;/DisplayText&gt;&lt;record&gt;&lt;rec-number&gt;19&lt;/rec-number&gt;&lt;foreign-keys&gt;&lt;key app="EN" db-id="2sw50waahwww53erreovespaxdtexe5es0fd" timestamp="1545767855"&gt;19&lt;/key&gt;&lt;/foreign-keys&gt;&lt;ref-type name="Statute"&gt;31&lt;/ref-type&gt;&lt;contributors&gt;&lt;authors&gt;&lt;author&gt;Paniccia, Melissa&lt;/author&gt;&lt;author&gt;Paniccia, David&lt;/author&gt;&lt;author&gt;Thomas, Scott&lt;/author&gt;&lt;author&gt;Taha, Tim&lt;/author&gt;&lt;author&gt;Reed, Nick&lt;/author&gt;&lt;/authors&gt;&lt;/contributors&gt;&lt;titles&gt;&lt;title&gt;Clinical and non-clinical depression and anxiety in young people: A scoping review on heart rate variability&lt;/title&gt;&lt;secondary-title&gt;Autonomic Neuroscience: Basic and Clinical&lt;/secondary-title&gt;&lt;/titles&gt;&lt;pages&gt;1-14&lt;/pages&gt;&lt;volume&gt;208&lt;/volume&gt;&lt;keywords&gt;&lt;keyword&gt;Anxiety&lt;/keyword&gt;&lt;keyword&gt;Autonomic nervous system&lt;/keyword&gt;&lt;keyword&gt;Depression&lt;/keyword&gt;&lt;keyword&gt;Heart rate variability&lt;/keyword&gt;&lt;keyword&gt;Young people&lt;/keyword&gt;&lt;/keywords&gt;&lt;dates&gt;&lt;year&gt;2017&lt;/year&gt;&lt;/dates&gt;&lt;isbn&gt;1872-7484 (Electronic) 1566-0702 (Linking)&lt;/isbn&gt;&lt;accession-num&gt;28870754&lt;/accession-num&gt;&lt;urls&gt;&lt;/urls&gt;&lt;electronic-resource-num&gt;10.1016/j.autneu.2017.08.008&lt;/electronic-resource-num&gt;&lt;/record&gt;&lt;/Cite&gt;&lt;/EndNote&gt;</w:instrText>
      </w:r>
      <w:r w:rsidR="003E5AF2">
        <w:fldChar w:fldCharType="separate"/>
      </w:r>
      <w:r w:rsidR="00606C0C" w:rsidRPr="00606C0C">
        <w:rPr>
          <w:noProof/>
          <w:vertAlign w:val="superscript"/>
        </w:rPr>
        <w:t>6</w:t>
      </w:r>
      <w:r w:rsidR="003E5AF2">
        <w:fldChar w:fldCharType="end"/>
      </w:r>
      <w:r w:rsidR="003E5AF2">
        <w:t xml:space="preserve"> and PTSD.</w:t>
      </w:r>
      <w:r w:rsidR="003E5AF2">
        <w:fldChar w:fldCharType="begin">
          <w:fldData xml:space="preserve">PEVuZE5vdGU+PENpdGU+PEF1dGhvcj5BbHZhcmVzPC9BdXRob3I+PFllYXI+MjAxNjwvWWVhcj48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</w:fldData>
        </w:fldChar>
      </w:r>
      <w:r w:rsidR="00606C0C">
        <w:instrText xml:space="preserve"> ADDIN EN.CITE </w:instrText>
      </w:r>
      <w:r w:rsidR="00606C0C">
        <w:fldChar w:fldCharType="begin">
          <w:fldData xml:space="preserve">PEVuZE5vdGU+PENpdGU+PEF1dGhvcj5BbHZhcmVzPC9BdXRob3I+PFllYXI+MjAxNjwvWWVhcj48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</w:fldData>
        </w:fldChar>
      </w:r>
      <w:r w:rsidR="00606C0C">
        <w:instrText xml:space="preserve"> ADDIN EN.CITE.DATA </w:instrText>
      </w:r>
      <w:r w:rsidR="00606C0C">
        <w:fldChar w:fldCharType="end"/>
      </w:r>
      <w:r w:rsidR="003E5AF2">
        <w:fldChar w:fldCharType="separate"/>
      </w:r>
      <w:r w:rsidR="00606C0C" w:rsidRPr="00606C0C">
        <w:rPr>
          <w:noProof/>
          <w:vertAlign w:val="superscript"/>
        </w:rPr>
        <w:t>7-9</w:t>
      </w:r>
      <w:r w:rsidR="003E5AF2">
        <w:fldChar w:fldCharType="end"/>
      </w:r>
      <w:r w:rsidR="00A769B7">
        <w:t xml:space="preserve"> Understanding the context of daily stress and stress dynamics, through continuous measures, may allow for </w:t>
      </w:r>
      <w:r w:rsidR="008915BD">
        <w:t>individualized stress management.</w:t>
      </w:r>
      <w:r w:rsidR="00606C0C">
        <w:fldChar w:fldCharType="begin"/>
      </w:r>
      <w:r w:rsidR="00606C0C">
        <w:instrText xml:space="preserve"> ADDIN EN.CITE &lt;EndNote&gt;&lt;Cite&gt;&lt;Author&gt;Hao&lt;/Author&gt;&lt;Year&gt;2017&lt;/Year&gt;&lt;RecNum&gt;378&lt;/RecNum&gt;&lt;DisplayText&gt;&lt;style face="superscript"&gt;10&lt;/style&gt;&lt;/DisplayText&gt;&lt;record&gt;&lt;rec-number&gt;378&lt;/rec-number&gt;&lt;foreign-keys&gt;&lt;key app="EN" db-id="2sw50waahwww53erreovespaxdtexe5es0fd" timestamp="1547210111"&gt;378&lt;/key&gt;&lt;/foreign-keys&gt;&lt;ref-type name="Journal Article"&gt;17&lt;/ref-type&gt;&lt;contributors&gt;&lt;authors&gt;&lt;author&gt;Hao, Tian&lt;/author&gt;&lt;author&gt;Walter, Kimberly N&lt;/author&gt;&lt;author&gt;Ball, Marion J&lt;/author&gt;&lt;author&gt;Chang, Hung-Yang&lt;/author&gt;&lt;author&gt;Sun, Si&lt;/author&gt;&lt;author&gt;Zhu, Xinxin&lt;/author&gt;&lt;/authors&gt;&lt;/contributors&gt;&lt;titles&gt;&lt;title&gt;StressHacker: Towards Practical Stress Monitoring in the Wild with Smartwatches.&lt;/title&gt;&lt;secondary-title&gt;AMIA ... Annual Symposium proceedings. AMIA Symposium&lt;/secondary-title&gt;&lt;/titles&gt;&lt;pages&gt;830-838&lt;/pages&gt;&lt;volume&gt;2017&lt;/volume&gt;&lt;dates&gt;&lt;year&gt;2017&lt;/year&gt;&lt;/dates&gt;&lt;accession-num&gt;29854149&lt;/accession-num&gt;&lt;urls&gt;&lt;/urls&gt;&lt;/record&gt;&lt;/Cite&gt;&lt;/EndNote&gt;</w:instrText>
      </w:r>
      <w:r w:rsidR="00606C0C">
        <w:fldChar w:fldCharType="separate"/>
      </w:r>
      <w:r w:rsidR="00606C0C" w:rsidRPr="00606C0C">
        <w:rPr>
          <w:noProof/>
          <w:vertAlign w:val="superscript"/>
        </w:rPr>
        <w:t>10</w:t>
      </w:r>
      <w:r w:rsidR="00606C0C">
        <w:fldChar w:fldCharType="end"/>
      </w:r>
      <w:r w:rsidR="00732481">
        <w:t xml:space="preserve"> Multiple features derived from HRV, such as the standard deviation in the beat-to-beat interval and frequency domain measures, correlate with acute stress, and can be mo</w:t>
      </w:r>
      <w:r w:rsidR="00C5273A">
        <w:t>nitored in real time.</w:t>
      </w:r>
      <w:r w:rsidR="00C5273A">
        <w:fldChar w:fldCharType="begin">
          <w:fldData xml:space="preserve">PEVuZE5vdGU+PENpdGU+PEF1dGhvcj5QYXJrPC9BdXRob3I+PFllYXI+MjAxODwvWWVhcj48UmVj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</w:fldData>
        </w:fldChar>
      </w:r>
      <w:r w:rsidR="00C5273A">
        <w:instrText xml:space="preserve"> ADDIN EN.CITE </w:instrText>
      </w:r>
      <w:r w:rsidR="00C5273A">
        <w:fldChar w:fldCharType="begin">
          <w:fldData xml:space="preserve">PEVuZE5vdGU+PENpdGU+PEF1dGhvcj5QYXJrPC9BdXRob3I+PFllYXI+MjAxODwvWWVhcj48UmVj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</w:fldData>
        </w:fldChar>
      </w:r>
      <w:r w:rsidR="00C5273A">
        <w:instrText xml:space="preserve"> ADDIN EN.CITE.DATA </w:instrText>
      </w:r>
      <w:r w:rsidR="00C5273A">
        <w:fldChar w:fldCharType="end"/>
      </w:r>
      <w:r w:rsidR="00C5273A">
        <w:fldChar w:fldCharType="separate"/>
      </w:r>
      <w:r w:rsidR="00C5273A" w:rsidRPr="00C5273A">
        <w:rPr>
          <w:noProof/>
          <w:vertAlign w:val="superscript"/>
        </w:rPr>
        <w:t>11-13</w:t>
      </w:r>
      <w:r w:rsidR="00C5273A">
        <w:fldChar w:fldCharType="end"/>
      </w:r>
      <w:r w:rsidR="00C5273A">
        <w:t xml:space="preserve"> Biofeedback has become a common approach to improve cardiac coherence</w:t>
      </w:r>
      <w:r w:rsidR="002C632A">
        <w:t>, which uses</w:t>
      </w:r>
      <w:r w:rsidR="00C5273A">
        <w:t xml:space="preserve"> </w:t>
      </w:r>
      <w:r w:rsidR="002C632A">
        <w:t>measurements of high frequency HRV in conjunction with controlled breathing to increase vagal tone</w:t>
      </w:r>
      <w:r w:rsidR="00763891">
        <w:t>.</w:t>
      </w:r>
      <w:r w:rsidR="00763891">
        <w:fldChar w:fldCharType="begin">
          <w:fldData xml:space="preserve">PEVuZE5vdGU+PENpdGU+PEF1dGhvcj5EZSBKb25ja2hlZXJlPC9BdXRob3I+PFllYXI+MjAxNDwv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</w:fldData>
        </w:fldChar>
      </w:r>
      <w:r w:rsidR="00C5273A">
        <w:instrText xml:space="preserve"> ADDIN EN.CITE </w:instrText>
      </w:r>
      <w:r w:rsidR="00C5273A">
        <w:fldChar w:fldCharType="begin">
          <w:fldData xml:space="preserve">PEVuZE5vdGU+PENpdGU+PEF1dGhvcj5EZSBKb25ja2hlZXJlPC9BdXRob3I+PFllYXI+MjAxNDwv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</w:fldData>
        </w:fldChar>
      </w:r>
      <w:r w:rsidR="00C5273A">
        <w:instrText xml:space="preserve"> ADDIN EN.CITE.DATA </w:instrText>
      </w:r>
      <w:r w:rsidR="00C5273A">
        <w:fldChar w:fldCharType="end"/>
      </w:r>
      <w:r w:rsidR="00763891">
        <w:fldChar w:fldCharType="separate"/>
      </w:r>
      <w:r w:rsidR="00C5273A" w:rsidRPr="00C5273A">
        <w:rPr>
          <w:noProof/>
          <w:vertAlign w:val="superscript"/>
        </w:rPr>
        <w:t>14,15</w:t>
      </w:r>
      <w:r w:rsidR="00763891">
        <w:fldChar w:fldCharType="end"/>
      </w:r>
      <w:r w:rsidR="00281E60">
        <w:t xml:space="preserve"> HRV measured through</w:t>
      </w:r>
      <w:r w:rsidR="002C632A">
        <w:t xml:space="preserve"> ECG through 12-lead electrocardiogram and through mobile device are</w:t>
      </w:r>
      <w:r w:rsidR="00281E60">
        <w:t xml:space="preserve"> not</w:t>
      </w:r>
      <w:r w:rsidR="002C632A">
        <w:t xml:space="preserve"> fully equivalent</w:t>
      </w:r>
      <w:r w:rsidR="00281E60">
        <w:t>,</w:t>
      </w:r>
      <w:r w:rsidR="00AC2138">
        <w:fldChar w:fldCharType="begin"/>
      </w:r>
      <w:r w:rsidR="00AC2138">
        <w:instrText xml:space="preserve"> ADDIN EN.CITE &lt;EndNote&gt;&lt;Cite&gt;&lt;Author&gt;Guzik&lt;/Author&gt;&lt;Year&gt;2018&lt;/Year&gt;&lt;RecNum&gt;99&lt;/RecNum&gt;&lt;DisplayText&gt;&lt;style face="superscript"&gt;16&lt;/style&gt;&lt;/DisplayText&gt;&lt;record&gt;&lt;rec-number&gt;99&lt;/rec-number&gt;&lt;foreign-keys&gt;&lt;key app="EN" db-id="2sw50waahwww53erreovespaxdtexe5es0fd" timestamp="1545767855"&gt;99&lt;/key&gt;&lt;/foreign-keys&gt;&lt;ref-type name="Journal Article"&gt;17&lt;/ref-type&gt;&lt;contributors&gt;&lt;authors&gt;&lt;author&gt;Guzik, Przemyslaw&lt;/author&gt;&lt;author&gt;Piekos, Caroline&lt;/author&gt;&lt;author&gt;Pierog, Olivia&lt;/author&gt;&lt;author&gt;Fenech, Naiman&lt;/author&gt;&lt;author&gt;Krauze, Tomasz&lt;/author&gt;&lt;author&gt;Piskorski, Jaroslaw&lt;/author&gt;&lt;author&gt;Wykretowicz, Andrzej&lt;/author&gt;&lt;/authors&gt;&lt;/contributors&gt;&lt;titles&gt;&lt;title&gt;Classic electrocardiogram-based and mobile technology derived approaches to heart rate variability are not equivalent&lt;/title&gt;&lt;secondary-title&gt;International Journal of Cardiology&lt;/secondary-title&gt;&lt;/titles&gt;&lt;pages&gt;154-156&lt;/pages&gt;&lt;volume&gt;258&lt;/volume&gt;&lt;keywords&gt;&lt;keyword&gt;Electrocardiogram&lt;/keyword&gt;&lt;keyword&gt;Heart rate variability&lt;/keyword&gt;&lt;keyword&gt;Mobile technology&lt;/keyword&gt;&lt;/keywords&gt;&lt;dates&gt;&lt;year&gt;2018&lt;/year&gt;&lt;/dates&gt;&lt;accession-num&gt;29544922&lt;/accession-num&gt;&lt;urls&gt;&lt;/urls&gt;&lt;electronic-resource-num&gt;10.1016/j.ijcard.2018.01.056&lt;/electronic-resource-num&gt;&lt;/record&gt;&lt;/Cite&gt;&lt;/EndNote&gt;</w:instrText>
      </w:r>
      <w:r w:rsidR="00AC2138">
        <w:fldChar w:fldCharType="separate"/>
      </w:r>
      <w:r w:rsidR="00AC2138" w:rsidRPr="00AC2138">
        <w:rPr>
          <w:noProof/>
          <w:vertAlign w:val="superscript"/>
        </w:rPr>
        <w:t>16</w:t>
      </w:r>
      <w:r w:rsidR="00AC2138">
        <w:fldChar w:fldCharType="end"/>
      </w:r>
      <w:r w:rsidR="002C632A">
        <w:t xml:space="preserve"> </w:t>
      </w:r>
      <w:r w:rsidR="00B20D0F">
        <w:t>although PPG derivations of HRV from smart phones and watches do show high correlation.</w:t>
      </w:r>
      <w:r w:rsidR="00AC2138">
        <w:rPr>
          <w:rStyle w:val="Hyperlink"/>
          <w:color w:val="auto"/>
        </w:rPr>
        <w:fldChar w:fldCharType="begin">
          <w:fldData xml:space="preserve">PEVuZE5vdGU+PENpdGU+PEF1dGhvcj5MdTwvQXV0aG9yPjxZZWFyPjIwMDk8L1llYXI+PFJlY051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</w:fldData>
        </w:fldChar>
      </w:r>
      <w:r w:rsidR="00AC2138">
        <w:rPr>
          <w:rStyle w:val="Hyperlink"/>
          <w:color w:val="auto"/>
        </w:rPr>
        <w:instrText xml:space="preserve"> ADDIN EN.CITE </w:instrText>
      </w:r>
      <w:r w:rsidR="00AC2138">
        <w:rPr>
          <w:rStyle w:val="Hyperlink"/>
          <w:color w:val="auto"/>
        </w:rPr>
        <w:fldChar w:fldCharType="begin">
          <w:fldData xml:space="preserve">PEVuZE5vdGU+PENpdGU+PEF1dGhvcj5MdTwvQXV0aG9yPjxZZWFyPjIwMDk8L1llYXI+PFJlY051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</w:fldData>
        </w:fldChar>
      </w:r>
      <w:r w:rsidR="00AC2138">
        <w:rPr>
          <w:rStyle w:val="Hyperlink"/>
          <w:color w:val="auto"/>
        </w:rPr>
        <w:instrText xml:space="preserve"> ADDIN EN.CITE.DATA </w:instrText>
      </w:r>
      <w:r w:rsidR="00AC2138">
        <w:rPr>
          <w:rStyle w:val="Hyperlink"/>
          <w:color w:val="auto"/>
        </w:rPr>
      </w:r>
      <w:r w:rsidR="00AC2138">
        <w:rPr>
          <w:rStyle w:val="Hyperlink"/>
          <w:color w:val="auto"/>
        </w:rPr>
        <w:fldChar w:fldCharType="end"/>
      </w:r>
      <w:r w:rsidR="00AC2138">
        <w:rPr>
          <w:rStyle w:val="Hyperlink"/>
          <w:color w:val="auto"/>
        </w:rPr>
      </w:r>
      <w:r w:rsidR="00AC2138">
        <w:rPr>
          <w:rStyle w:val="Hyperlink"/>
          <w:color w:val="auto"/>
        </w:rPr>
        <w:fldChar w:fldCharType="separate"/>
      </w:r>
      <w:r w:rsidR="00AC2138" w:rsidRPr="00AC2138">
        <w:rPr>
          <w:rStyle w:val="Hyperlink"/>
          <w:noProof/>
          <w:color w:val="auto"/>
          <w:vertAlign w:val="superscript"/>
        </w:rPr>
        <w:t>17,18</w:t>
      </w:r>
      <w:r w:rsidR="00AC2138">
        <w:rPr>
          <w:rStyle w:val="Hyperlink"/>
          <w:color w:val="auto"/>
        </w:rPr>
        <w:fldChar w:fldCharType="end"/>
      </w:r>
      <w:r w:rsidR="00B20D0F" w:rsidRPr="00E03B5F">
        <w:rPr>
          <w:rStyle w:val="Hyperlink"/>
          <w:color w:val="auto"/>
        </w:rPr>
        <w:t xml:space="preserve"> </w:t>
      </w:r>
      <w:r w:rsidR="00BE58A4">
        <w:rPr>
          <w:rStyle w:val="Hyperlink"/>
          <w:color w:val="auto"/>
        </w:rPr>
        <w:t xml:space="preserve">Other modalities, such as accelerometry data, may improve the accuracy of HRV in evaluating acute stress, but further research is </w:t>
      </w:r>
      <w:r w:rsidR="00DF65FE">
        <w:rPr>
          <w:rStyle w:val="Hyperlink"/>
          <w:color w:val="auto"/>
        </w:rPr>
        <w:t xml:space="preserve">needed to identify the best measures </w:t>
      </w:r>
      <w:r w:rsidR="00AC2138">
        <w:rPr>
          <w:rStyle w:val="Hyperlink"/>
          <w:color w:val="auto"/>
        </w:rPr>
        <w:t>for both acute and chronic stress, as well as mobile-health based interventions.</w:t>
      </w:r>
      <w:r w:rsidR="00AC2138">
        <w:rPr>
          <w:rStyle w:val="Hyperlink"/>
          <w:color w:val="auto"/>
        </w:rPr>
        <w:fldChar w:fldCharType="begin">
          <w:fldData xml:space="preserve">PEVuZE5vdGU+PENpdGU+PEF1dGhvcj5QaGFuPC9BdXRob3I+PFllYXI+MjAxNTwvWWVhcj48UmVj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</w:fldData>
        </w:fldChar>
      </w:r>
      <w:r w:rsidR="00AC2138">
        <w:rPr>
          <w:rStyle w:val="Hyperlink"/>
          <w:color w:val="auto"/>
        </w:rPr>
        <w:instrText xml:space="preserve"> ADDIN EN.CITE </w:instrText>
      </w:r>
      <w:r w:rsidR="00AC2138">
        <w:rPr>
          <w:rStyle w:val="Hyperlink"/>
          <w:color w:val="auto"/>
        </w:rPr>
        <w:fldChar w:fldCharType="begin">
          <w:fldData xml:space="preserve">PEVuZE5vdGU+PENpdGU+PEF1dGhvcj5QaGFuPC9BdXRob3I+PFllYXI+MjAxNTwvWWVhcj48UmVj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</w:fldData>
        </w:fldChar>
      </w:r>
      <w:r w:rsidR="00AC2138">
        <w:rPr>
          <w:rStyle w:val="Hyperlink"/>
          <w:color w:val="auto"/>
        </w:rPr>
        <w:instrText xml:space="preserve"> ADDIN EN.CITE.DATA </w:instrText>
      </w:r>
      <w:r w:rsidR="00AC2138">
        <w:rPr>
          <w:rStyle w:val="Hyperlink"/>
          <w:color w:val="auto"/>
        </w:rPr>
      </w:r>
      <w:r w:rsidR="00AC2138">
        <w:rPr>
          <w:rStyle w:val="Hyperlink"/>
          <w:color w:val="auto"/>
        </w:rPr>
        <w:fldChar w:fldCharType="end"/>
      </w:r>
      <w:r w:rsidR="00AC2138">
        <w:rPr>
          <w:rStyle w:val="Hyperlink"/>
          <w:color w:val="auto"/>
        </w:rPr>
      </w:r>
      <w:r w:rsidR="00AC2138">
        <w:rPr>
          <w:rStyle w:val="Hyperlink"/>
          <w:color w:val="auto"/>
        </w:rPr>
        <w:fldChar w:fldCharType="separate"/>
      </w:r>
      <w:r w:rsidR="00AC2138" w:rsidRPr="00AC2138">
        <w:rPr>
          <w:rStyle w:val="Hyperlink"/>
          <w:noProof/>
          <w:color w:val="auto"/>
          <w:vertAlign w:val="superscript"/>
        </w:rPr>
        <w:t>10,19,20</w:t>
      </w:r>
      <w:r w:rsidR="00AC2138">
        <w:rPr>
          <w:rStyle w:val="Hyperlink"/>
          <w:color w:val="auto"/>
        </w:rPr>
        <w:fldChar w:fldCharType="end"/>
      </w:r>
    </w:p>
    <w:p w14:paraId="66CB9A1A" w14:textId="77777777" w:rsidR="00B20D0F" w:rsidRPr="00E03B5F" w:rsidRDefault="00B20D0F" w:rsidP="00E600A6">
      <w:pPr>
        <w:pStyle w:val="Compact"/>
        <w:rPr>
          <w:rStyle w:val="Hyperlink"/>
          <w:color w:val="auto"/>
        </w:rPr>
      </w:pPr>
    </w:p>
    <w:p w14:paraId="0E196317" w14:textId="0DEE9C0B" w:rsidR="00E600A6" w:rsidRDefault="00E600A6" w:rsidP="00E600A6">
      <w:pPr>
        <w:pStyle w:val="Compact"/>
        <w:rPr>
          <w:rStyle w:val="Hyperlink"/>
          <w:color w:val="auto"/>
        </w:rPr>
      </w:pPr>
      <w:r>
        <w:rPr>
          <w:rStyle w:val="Hyperlink"/>
          <w:color w:val="auto"/>
        </w:rPr>
        <w:t>REFERENCES</w:t>
      </w:r>
    </w:p>
    <w:p w14:paraId="15E51D87" w14:textId="77777777" w:rsidR="00E600A6" w:rsidRPr="00E600A6" w:rsidRDefault="00E600A6" w:rsidP="00E600A6">
      <w:pPr>
        <w:pStyle w:val="Compact"/>
        <w:rPr>
          <w:rStyle w:val="Hyperlink"/>
          <w:color w:val="auto"/>
        </w:rPr>
      </w:pPr>
    </w:p>
    <w:p w14:paraId="7DE738CD" w14:textId="77777777" w:rsidR="00AC2138" w:rsidRPr="00AC2138" w:rsidRDefault="00E600A6" w:rsidP="00AC2138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C2138" w:rsidRPr="00AC2138">
        <w:rPr>
          <w:noProof/>
        </w:rPr>
        <w:t>1.</w:t>
      </w:r>
      <w:r w:rsidR="00AC2138" w:rsidRPr="00AC2138">
        <w:rPr>
          <w:noProof/>
        </w:rPr>
        <w:tab/>
      </w:r>
      <w:r w:rsidR="00AC2138" w:rsidRPr="00AC2138">
        <w:rPr>
          <w:i/>
          <w:noProof/>
        </w:rPr>
        <w:t>Real-time mental stress detection based on smartwatch</w:t>
      </w:r>
      <w:r w:rsidR="00AC2138" w:rsidRPr="00AC2138">
        <w:rPr>
          <w:noProof/>
        </w:rPr>
        <w:t>: IEEE; 2017.</w:t>
      </w:r>
    </w:p>
    <w:p w14:paraId="61CA02AE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2.</w:t>
      </w:r>
      <w:r w:rsidRPr="00AC2138">
        <w:rPr>
          <w:noProof/>
        </w:rPr>
        <w:tab/>
        <w:t xml:space="preserve">Huang M, Shah A, Su S, et al. Association of Depressive Symptoms and Heart Rate Variability in Vietnam War-Era Twins: A Longitudinal Twin Difference Study. </w:t>
      </w:r>
      <w:r w:rsidRPr="00AC2138">
        <w:rPr>
          <w:i/>
          <w:noProof/>
        </w:rPr>
        <w:t xml:space="preserve">JAMA Psychiatry. </w:t>
      </w:r>
      <w:r w:rsidRPr="00AC2138">
        <w:rPr>
          <w:noProof/>
        </w:rPr>
        <w:t>2018;75(7):705-712.</w:t>
      </w:r>
    </w:p>
    <w:p w14:paraId="2BA10AED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3.</w:t>
      </w:r>
      <w:r w:rsidRPr="00AC2138">
        <w:rPr>
          <w:noProof/>
        </w:rPr>
        <w:tab/>
        <w:t xml:space="preserve">Kidwell M, Ellenbroek BA. Heart and soul: heart rate variability and major depression. </w:t>
      </w:r>
      <w:r w:rsidRPr="00AC2138">
        <w:rPr>
          <w:i/>
          <w:noProof/>
        </w:rPr>
        <w:t xml:space="preserve">Behav Pharmacol. </w:t>
      </w:r>
      <w:r w:rsidRPr="00AC2138">
        <w:rPr>
          <w:noProof/>
        </w:rPr>
        <w:t>2018;29(2 and 3 - Special Issue):152-164.</w:t>
      </w:r>
    </w:p>
    <w:p w14:paraId="43A30009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4.</w:t>
      </w:r>
      <w:r w:rsidRPr="00AC2138">
        <w:rPr>
          <w:noProof/>
        </w:rPr>
        <w:tab/>
        <w:t>Autonomic dysfunction and heart rate variability in depression, Stress(2015).</w:t>
      </w:r>
    </w:p>
    <w:p w14:paraId="68079412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5.</w:t>
      </w:r>
      <w:r w:rsidRPr="00AC2138">
        <w:rPr>
          <w:noProof/>
        </w:rPr>
        <w:tab/>
        <w:t xml:space="preserve">Vaccarino V, Lampert R, Bremner JD, et al. Depressive symptoms and heart rate variability: evidence for a shared genetic substrate in a study of twins. </w:t>
      </w:r>
      <w:r w:rsidRPr="00AC2138">
        <w:rPr>
          <w:i/>
          <w:noProof/>
        </w:rPr>
        <w:t xml:space="preserve">Psychosom Med. </w:t>
      </w:r>
      <w:r w:rsidRPr="00AC2138">
        <w:rPr>
          <w:noProof/>
        </w:rPr>
        <w:t>2008;70(6):628-636.</w:t>
      </w:r>
    </w:p>
    <w:p w14:paraId="655545FA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6.</w:t>
      </w:r>
      <w:r w:rsidRPr="00AC2138">
        <w:rPr>
          <w:noProof/>
        </w:rPr>
        <w:tab/>
        <w:t>Clinical and non-clinical depression and anxiety in young people: A scoping review on heart rate variability, Autonomic Neuroscience: Basic and Clinical(2017).</w:t>
      </w:r>
    </w:p>
    <w:p w14:paraId="3BEB841D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lastRenderedPageBreak/>
        <w:t>7.</w:t>
      </w:r>
      <w:r w:rsidRPr="00AC2138">
        <w:rPr>
          <w:noProof/>
        </w:rPr>
        <w:tab/>
        <w:t xml:space="preserve">Alvares GA, Quintana DS, Hickie IB, Guastella AJ. Autonomic nervous system dysfunction in psychiatric disorders and the impact of psychotropic medications: a systematic review and meta-analysis. </w:t>
      </w:r>
      <w:r w:rsidRPr="00AC2138">
        <w:rPr>
          <w:i/>
          <w:noProof/>
        </w:rPr>
        <w:t xml:space="preserve">J Psychiatry Neurosci. </w:t>
      </w:r>
      <w:r w:rsidRPr="00AC2138">
        <w:rPr>
          <w:noProof/>
        </w:rPr>
        <w:t>2016;41(2):89-104.</w:t>
      </w:r>
    </w:p>
    <w:p w14:paraId="65C906AF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8.</w:t>
      </w:r>
      <w:r w:rsidRPr="00AC2138">
        <w:rPr>
          <w:noProof/>
        </w:rPr>
        <w:tab/>
        <w:t xml:space="preserve">Shah A, Vaccarino V. Heart rate variability in the prediction of risk for posttraumatic stress disorder. In. </w:t>
      </w:r>
      <w:r w:rsidRPr="00AC2138">
        <w:rPr>
          <w:i/>
          <w:noProof/>
        </w:rPr>
        <w:t>JAMA Psychiatry.</w:t>
      </w:r>
      <w:r w:rsidRPr="00AC2138">
        <w:rPr>
          <w:noProof/>
        </w:rPr>
        <w:t xml:space="preserve"> Vol 722015:964-965.</w:t>
      </w:r>
    </w:p>
    <w:p w14:paraId="72815743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9.</w:t>
      </w:r>
      <w:r w:rsidRPr="00AC2138">
        <w:rPr>
          <w:noProof/>
        </w:rPr>
        <w:tab/>
        <w:t xml:space="preserve">Shah AJ, Lampert R, Goldberg J, Veledar E, Bremner JD, Vaccarino V. Posttraumatic stress disorder and impaired autonomic modulation in male twins. </w:t>
      </w:r>
      <w:r w:rsidRPr="00AC2138">
        <w:rPr>
          <w:i/>
          <w:noProof/>
        </w:rPr>
        <w:t xml:space="preserve">Biol Psychiatry. </w:t>
      </w:r>
      <w:r w:rsidRPr="00AC2138">
        <w:rPr>
          <w:noProof/>
        </w:rPr>
        <w:t>2013;73(11):1103-1110.</w:t>
      </w:r>
    </w:p>
    <w:p w14:paraId="5973157B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0.</w:t>
      </w:r>
      <w:r w:rsidRPr="00AC2138">
        <w:rPr>
          <w:noProof/>
        </w:rPr>
        <w:tab/>
        <w:t xml:space="preserve">Hao T, Walter KN, Ball MJ, Chang H-Y, Sun S, Zhu X. StressHacker: Towards Practical Stress Monitoring in the Wild with Smartwatches. </w:t>
      </w:r>
      <w:r w:rsidRPr="00AC2138">
        <w:rPr>
          <w:i/>
          <w:noProof/>
        </w:rPr>
        <w:t xml:space="preserve">AMIA  Annual Symposium proceedings AMIA Symposium. </w:t>
      </w:r>
      <w:r w:rsidRPr="00AC2138">
        <w:rPr>
          <w:noProof/>
        </w:rPr>
        <w:t>2017;2017:830-838.</w:t>
      </w:r>
    </w:p>
    <w:p w14:paraId="2CEEB6C1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1.</w:t>
      </w:r>
      <w:r w:rsidRPr="00AC2138">
        <w:rPr>
          <w:noProof/>
        </w:rPr>
        <w:tab/>
        <w:t xml:space="preserve">Park D, Lee M, Park SE, Seong JK, Youn I. Determination of optimal heart rate variability features based on SVM-recursive feature elimination for cumulative stress monitoring using ECG sensor. </w:t>
      </w:r>
      <w:r w:rsidRPr="00AC2138">
        <w:rPr>
          <w:i/>
          <w:noProof/>
        </w:rPr>
        <w:t xml:space="preserve">Sensors (Switzerland). </w:t>
      </w:r>
      <w:r w:rsidRPr="00AC2138">
        <w:rPr>
          <w:noProof/>
        </w:rPr>
        <w:t>2018;18.</w:t>
      </w:r>
    </w:p>
    <w:p w14:paraId="25AA0893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2.</w:t>
      </w:r>
      <w:r w:rsidRPr="00AC2138">
        <w:rPr>
          <w:noProof/>
        </w:rPr>
        <w:tab/>
        <w:t xml:space="preserve">Park H, Dong SY, Lee M, Youn I. The role of heart-rate variability parameters in activity recognition and energy-expenditure estimation using wearable sensors. </w:t>
      </w:r>
      <w:r w:rsidRPr="00AC2138">
        <w:rPr>
          <w:i/>
          <w:noProof/>
        </w:rPr>
        <w:t xml:space="preserve">Sensors (Switzerland). </w:t>
      </w:r>
      <w:r w:rsidRPr="00AC2138">
        <w:rPr>
          <w:noProof/>
        </w:rPr>
        <w:t>2017;17:1698.</w:t>
      </w:r>
    </w:p>
    <w:p w14:paraId="13C63B04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3.</w:t>
      </w:r>
      <w:r w:rsidRPr="00AC2138">
        <w:rPr>
          <w:noProof/>
        </w:rPr>
        <w:tab/>
        <w:t xml:space="preserve">Salahuddin L, Cho J, Jeong MG, Kim D. Ultra short term analysis of heart rate variability for monitoring mental stress in mobile settings. </w:t>
      </w:r>
      <w:r w:rsidRPr="00AC2138">
        <w:rPr>
          <w:i/>
          <w:noProof/>
        </w:rPr>
        <w:t xml:space="preserve">Annual International Conference of the IEEE Engineering in Medicine and Biology - Proceedings. </w:t>
      </w:r>
      <w:r w:rsidRPr="00AC2138">
        <w:rPr>
          <w:noProof/>
        </w:rPr>
        <w:t>2007:4656-4659.</w:t>
      </w:r>
    </w:p>
    <w:p w14:paraId="4F6BF504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4.</w:t>
      </w:r>
      <w:r w:rsidRPr="00AC2138">
        <w:rPr>
          <w:noProof/>
        </w:rPr>
        <w:tab/>
      </w:r>
      <w:r w:rsidRPr="00AC2138">
        <w:rPr>
          <w:i/>
          <w:noProof/>
        </w:rPr>
        <w:t>A smartphone based cardiac coherence biofeedback system</w:t>
      </w:r>
      <w:r w:rsidRPr="00AC2138">
        <w:rPr>
          <w:noProof/>
        </w:rPr>
        <w:t>: IEEE; 2014.</w:t>
      </w:r>
    </w:p>
    <w:p w14:paraId="5E2C5A2D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5.</w:t>
      </w:r>
      <w:r w:rsidRPr="00AC2138">
        <w:rPr>
          <w:noProof/>
        </w:rPr>
        <w:tab/>
        <w:t xml:space="preserve">van der Zwan JE, de Vente W, Huizink AC, Bögels SM, de Bruin EI. Physical Activity, Mindfulness Meditation, or Heart Rate Variability Biofeedback for Stress Reduction: A Randomized Controlled Trial. </w:t>
      </w:r>
      <w:r w:rsidRPr="00AC2138">
        <w:rPr>
          <w:i/>
          <w:noProof/>
        </w:rPr>
        <w:t xml:space="preserve">Applied Psychophysiology Biofeedback. </w:t>
      </w:r>
      <w:r w:rsidRPr="00AC2138">
        <w:rPr>
          <w:noProof/>
        </w:rPr>
        <w:t>2015;40:257-268.</w:t>
      </w:r>
    </w:p>
    <w:p w14:paraId="1CFCDBFC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6.</w:t>
      </w:r>
      <w:r w:rsidRPr="00AC2138">
        <w:rPr>
          <w:noProof/>
        </w:rPr>
        <w:tab/>
        <w:t xml:space="preserve">Guzik P, Piekos C, Pierog O, et al. Classic electrocardiogram-based and mobile technology derived approaches to heart rate variability are not equivalent. </w:t>
      </w:r>
      <w:r w:rsidRPr="00AC2138">
        <w:rPr>
          <w:i/>
          <w:noProof/>
        </w:rPr>
        <w:t xml:space="preserve">International Journal of Cardiology. </w:t>
      </w:r>
      <w:r w:rsidRPr="00AC2138">
        <w:rPr>
          <w:noProof/>
        </w:rPr>
        <w:t>2018;258:154-156.</w:t>
      </w:r>
    </w:p>
    <w:p w14:paraId="43267DA9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7.</w:t>
      </w:r>
      <w:r w:rsidRPr="00AC2138">
        <w:rPr>
          <w:noProof/>
        </w:rPr>
        <w:tab/>
        <w:t xml:space="preserve">Lu G, Yang F, Taylor JA, Stein JF. A comparison of photoplethysmography and ECG recording to analyse heart rate variability in healthy subjects. </w:t>
      </w:r>
      <w:r w:rsidRPr="00AC2138">
        <w:rPr>
          <w:i/>
          <w:noProof/>
        </w:rPr>
        <w:t xml:space="preserve">Journal of Medical Engineering and Technology. </w:t>
      </w:r>
      <w:r w:rsidRPr="00AC2138">
        <w:rPr>
          <w:noProof/>
        </w:rPr>
        <w:t>2009;33:634-641.</w:t>
      </w:r>
    </w:p>
    <w:p w14:paraId="28D6413E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8.</w:t>
      </w:r>
      <w:r w:rsidRPr="00AC2138">
        <w:rPr>
          <w:noProof/>
        </w:rPr>
        <w:tab/>
        <w:t xml:space="preserve">Selvaraj N, Jaryal A, Santhosh J, Deepak KK, Anand S. Assessment of heart rate variability derived from finger-tip photoplethysmography as compared to electrocardiography. </w:t>
      </w:r>
      <w:r w:rsidRPr="00AC2138">
        <w:rPr>
          <w:i/>
          <w:noProof/>
        </w:rPr>
        <w:t xml:space="preserve">Journal of Medical Engineering and Technology. </w:t>
      </w:r>
      <w:r w:rsidRPr="00AC2138">
        <w:rPr>
          <w:noProof/>
        </w:rPr>
        <w:t>2008;32:479-484.</w:t>
      </w:r>
    </w:p>
    <w:p w14:paraId="757DC371" w14:textId="77777777" w:rsidR="00AC2138" w:rsidRPr="00AC2138" w:rsidRDefault="00AC2138" w:rsidP="00AC2138">
      <w:pPr>
        <w:pStyle w:val="EndNoteBibliography"/>
        <w:spacing w:after="0"/>
        <w:ind w:left="720" w:hanging="720"/>
        <w:rPr>
          <w:noProof/>
        </w:rPr>
      </w:pPr>
      <w:r w:rsidRPr="00AC2138">
        <w:rPr>
          <w:noProof/>
        </w:rPr>
        <w:t>19.</w:t>
      </w:r>
      <w:r w:rsidRPr="00AC2138">
        <w:rPr>
          <w:noProof/>
        </w:rPr>
        <w:tab/>
      </w:r>
      <w:r w:rsidRPr="00AC2138">
        <w:rPr>
          <w:i/>
          <w:noProof/>
        </w:rPr>
        <w:t>Smartwatch: Performance evaluation for long-term heart rate monitoring</w:t>
      </w:r>
      <w:r w:rsidRPr="00AC2138">
        <w:rPr>
          <w:noProof/>
        </w:rPr>
        <w:t>: IEEE; 2015.</w:t>
      </w:r>
    </w:p>
    <w:p w14:paraId="7A7C107F" w14:textId="77777777" w:rsidR="00AC2138" w:rsidRPr="00AC2138" w:rsidRDefault="00AC2138" w:rsidP="00AC2138">
      <w:pPr>
        <w:pStyle w:val="EndNoteBibliography"/>
        <w:ind w:left="720" w:hanging="720"/>
        <w:rPr>
          <w:noProof/>
        </w:rPr>
      </w:pPr>
      <w:r w:rsidRPr="00AC2138">
        <w:rPr>
          <w:noProof/>
        </w:rPr>
        <w:t>20.</w:t>
      </w:r>
      <w:r w:rsidRPr="00AC2138">
        <w:rPr>
          <w:noProof/>
        </w:rPr>
        <w:tab/>
      </w:r>
      <w:r w:rsidRPr="00AC2138">
        <w:rPr>
          <w:i/>
          <w:noProof/>
        </w:rPr>
        <w:t>cHRV uncovering daily stress dynamics using bio-signal from consumer wearables</w:t>
      </w:r>
      <w:r w:rsidRPr="00AC2138">
        <w:rPr>
          <w:noProof/>
        </w:rPr>
        <w:t xml:space="preserve"> 2017.</w:t>
      </w:r>
    </w:p>
    <w:p w14:paraId="7EAE83BC" w14:textId="74BFBB29" w:rsidR="003C64DD" w:rsidRDefault="00E600A6">
      <w:pPr>
        <w:pStyle w:val="Bibliography"/>
      </w:pPr>
      <w:r>
        <w:fldChar w:fldCharType="end"/>
      </w:r>
    </w:p>
    <w:sectPr w:rsidR="003C64DD" w:rsidSect="00D8624A">
      <w:pgSz w:w="12240" w:h="15840"/>
      <w:pgMar w:top="1440" w:right="1440" w:bottom="1440" w:left="1440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B6E103" w14:textId="77777777" w:rsidR="00126724" w:rsidRDefault="00126724">
      <w:pPr>
        <w:spacing w:after="0"/>
      </w:pPr>
      <w:r>
        <w:separator/>
      </w:r>
    </w:p>
  </w:endnote>
  <w:endnote w:type="continuationSeparator" w:id="0">
    <w:p w14:paraId="2DC2B48D" w14:textId="77777777" w:rsidR="00126724" w:rsidRDefault="0012672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harter Roman">
    <w:panose1 w:val="02040503050506020203"/>
    <w:charset w:val="00"/>
    <w:family w:val="roman"/>
    <w:pitch w:val="variable"/>
    <w:sig w:usb0="800000AF" w:usb1="1000204A" w:usb2="00000000" w:usb3="00000000" w:csb0="0000001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154149A" w14:textId="77777777" w:rsidR="00126724" w:rsidRDefault="00126724">
      <w:r>
        <w:separator/>
      </w:r>
    </w:p>
  </w:footnote>
  <w:footnote w:type="continuationSeparator" w:id="0">
    <w:p w14:paraId="7037625C" w14:textId="77777777" w:rsidR="00126724" w:rsidRDefault="0012672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E17F69BA"/>
    <w:multiLevelType w:val="multilevel"/>
    <w:tmpl w:val="5A62CC6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EA454B4C"/>
    <w:multiLevelType w:val="multilevel"/>
    <w:tmpl w:val="B2FABA48"/>
    <w:lvl w:ilvl="0">
      <w:start w:val="1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1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start w:val="1"/>
      <w:numFmt w:val="decimal"/>
      <w:lvlText w:val="%8."/>
      <w:lvlJc w:val="left"/>
      <w:pPr>
        <w:tabs>
          <w:tab w:val="num" w:pos="5040"/>
        </w:tabs>
        <w:ind w:left="5520" w:hanging="480"/>
      </w:pPr>
    </w:lvl>
    <w:lvl w:ilvl="8">
      <w:start w:val="1"/>
      <w:numFmt w:val="decimal"/>
      <w:lvlText w:val="%9."/>
      <w:lvlJc w:val="left"/>
      <w:pPr>
        <w:tabs>
          <w:tab w:val="num" w:pos="5760"/>
        </w:tabs>
        <w:ind w:left="6240" w:hanging="480"/>
      </w:pPr>
    </w:lvl>
  </w:abstractNum>
  <w:abstractNum w:abstractNumId="2" w15:restartNumberingAfterBreak="0">
    <w:nsid w:val="FFFFFF7C"/>
    <w:multiLevelType w:val="singleLevel"/>
    <w:tmpl w:val="25DA8EB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3" w15:restartNumberingAfterBreak="0">
    <w:nsid w:val="FFFFFF7D"/>
    <w:multiLevelType w:val="singleLevel"/>
    <w:tmpl w:val="5F4A0A1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4" w15:restartNumberingAfterBreak="0">
    <w:nsid w:val="FFFFFF7E"/>
    <w:multiLevelType w:val="singleLevel"/>
    <w:tmpl w:val="231ADEA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5" w15:restartNumberingAfterBreak="0">
    <w:nsid w:val="FFFFFF7F"/>
    <w:multiLevelType w:val="singleLevel"/>
    <w:tmpl w:val="9C2CEE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6" w15:restartNumberingAfterBreak="0">
    <w:nsid w:val="FFFFFF80"/>
    <w:multiLevelType w:val="singleLevel"/>
    <w:tmpl w:val="A00A1E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7" w15:restartNumberingAfterBreak="0">
    <w:nsid w:val="FFFFFF81"/>
    <w:multiLevelType w:val="singleLevel"/>
    <w:tmpl w:val="EA6CF31E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8" w15:restartNumberingAfterBreak="0">
    <w:nsid w:val="FFFFFF82"/>
    <w:multiLevelType w:val="singleLevel"/>
    <w:tmpl w:val="6DF2595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9" w15:restartNumberingAfterBreak="0">
    <w:nsid w:val="FFFFFF83"/>
    <w:multiLevelType w:val="singleLevel"/>
    <w:tmpl w:val="CC7093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0" w15:restartNumberingAfterBreak="0">
    <w:nsid w:val="FFFFFF88"/>
    <w:multiLevelType w:val="singleLevel"/>
    <w:tmpl w:val="EB5A89A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1" w15:restartNumberingAfterBreak="0">
    <w:nsid w:val="FFFFFF89"/>
    <w:multiLevelType w:val="singleLevel"/>
    <w:tmpl w:val="EAFA2A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2" w15:restartNumberingAfterBreak="0">
    <w:nsid w:val="104BE103"/>
    <w:multiLevelType w:val="multilevel"/>
    <w:tmpl w:val="D37025D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3" w15:restartNumberingAfterBreak="0">
    <w:nsid w:val="143A2766"/>
    <w:multiLevelType w:val="hybridMultilevel"/>
    <w:tmpl w:val="FB661A20"/>
    <w:lvl w:ilvl="0" w:tplc="30AECD50">
      <w:start w:val="1"/>
      <w:numFmt w:val="bullet"/>
      <w:lvlText w:val="-"/>
      <w:lvlJc w:val="left"/>
      <w:pPr>
        <w:ind w:left="720" w:hanging="360"/>
      </w:pPr>
      <w:rPr>
        <w:rFonts w:ascii="Charter Roman" w:eastAsiaTheme="minorHAnsi" w:hAnsi="Charter Roman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C1AE401"/>
    <w:multiLevelType w:val="multilevel"/>
    <w:tmpl w:val="3B3E30F6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5" w15:restartNumberingAfterBreak="0">
    <w:nsid w:val="71315DCA"/>
    <w:multiLevelType w:val="multilevel"/>
    <w:tmpl w:val="036CBE34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–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•"/>
      <w:lvlJc w:val="left"/>
      <w:pPr>
        <w:tabs>
          <w:tab w:val="num" w:pos="5760"/>
        </w:tabs>
        <w:ind w:left="6240" w:hanging="480"/>
      </w:pPr>
    </w:lvl>
  </w:abstractNum>
  <w:num w:numId="1">
    <w:abstractNumId w:val="0"/>
  </w:num>
  <w:num w:numId="2">
    <w:abstractNumId w:val="12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10"/>
  </w:num>
  <w:num w:numId="8">
    <w:abstractNumId w:val="6"/>
  </w:num>
  <w:num w:numId="9">
    <w:abstractNumId w:val="7"/>
  </w:num>
  <w:num w:numId="10">
    <w:abstractNumId w:val="8"/>
  </w:num>
  <w:num w:numId="11">
    <w:abstractNumId w:val="9"/>
  </w:num>
  <w:num w:numId="12">
    <w:abstractNumId w:val="11"/>
  </w:num>
  <w:num w:numId="13">
    <w:abstractNumId w:val="14"/>
  </w:num>
  <w:num w:numId="14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5"/>
  </w:num>
  <w:num w:numId="17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5"/>
  </w:num>
  <w:num w:numId="19">
    <w:abstractNumId w:val="15"/>
  </w:num>
  <w:num w:numId="20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5"/>
  </w:num>
  <w:num w:numId="2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15"/>
  </w:num>
  <w:num w:numId="25">
    <w:abstractNumId w:val="15"/>
  </w:num>
  <w:num w:numId="26">
    <w:abstractNumId w:val="15"/>
  </w:num>
  <w:num w:numId="27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sw50waahwww53erreovespaxdtexe5es0fd&quot;&gt;My EndNote Library&lt;record-ids&gt;&lt;item&gt;16&lt;/item&gt;&lt;item&gt;19&lt;/item&gt;&lt;item&gt;31&lt;/item&gt;&lt;item&gt;97&lt;/item&gt;&lt;item&gt;99&lt;/item&gt;&lt;item&gt;112&lt;/item&gt;&lt;item&gt;136&lt;/item&gt;&lt;item&gt;138&lt;/item&gt;&lt;item&gt;149&lt;/item&gt;&lt;item&gt;370&lt;/item&gt;&lt;item&gt;371&lt;/item&gt;&lt;item&gt;374&lt;/item&gt;&lt;item&gt;375&lt;/item&gt;&lt;item&gt;377&lt;/item&gt;&lt;item&gt;378&lt;/item&gt;&lt;/record-ids&gt;&lt;/item&gt;&lt;/Libraries&gt;"/>
  </w:docVars>
  <w:rsids>
    <w:rsidRoot w:val="00590D07"/>
    <w:rsid w:val="00011C8B"/>
    <w:rsid w:val="000948CB"/>
    <w:rsid w:val="00126724"/>
    <w:rsid w:val="00281E60"/>
    <w:rsid w:val="002B447E"/>
    <w:rsid w:val="002C632A"/>
    <w:rsid w:val="002F2131"/>
    <w:rsid w:val="003C64DD"/>
    <w:rsid w:val="003E2D7E"/>
    <w:rsid w:val="003E5AF2"/>
    <w:rsid w:val="003F47B6"/>
    <w:rsid w:val="004E29B3"/>
    <w:rsid w:val="00543D88"/>
    <w:rsid w:val="0056118E"/>
    <w:rsid w:val="00586781"/>
    <w:rsid w:val="00590D07"/>
    <w:rsid w:val="00606C0C"/>
    <w:rsid w:val="006535A2"/>
    <w:rsid w:val="00675759"/>
    <w:rsid w:val="00680B17"/>
    <w:rsid w:val="00732481"/>
    <w:rsid w:val="00763891"/>
    <w:rsid w:val="00784D58"/>
    <w:rsid w:val="008915BD"/>
    <w:rsid w:val="008D6863"/>
    <w:rsid w:val="008D7FCA"/>
    <w:rsid w:val="008E2471"/>
    <w:rsid w:val="008F1BF9"/>
    <w:rsid w:val="00905856"/>
    <w:rsid w:val="009C27D0"/>
    <w:rsid w:val="00A241ED"/>
    <w:rsid w:val="00A3038F"/>
    <w:rsid w:val="00A502F4"/>
    <w:rsid w:val="00A769B7"/>
    <w:rsid w:val="00AB110E"/>
    <w:rsid w:val="00AC2138"/>
    <w:rsid w:val="00B20D0F"/>
    <w:rsid w:val="00B604EA"/>
    <w:rsid w:val="00B86B75"/>
    <w:rsid w:val="00BC48D5"/>
    <w:rsid w:val="00BE58A4"/>
    <w:rsid w:val="00C36279"/>
    <w:rsid w:val="00C5273A"/>
    <w:rsid w:val="00C904E8"/>
    <w:rsid w:val="00D01183"/>
    <w:rsid w:val="00D6494F"/>
    <w:rsid w:val="00DB3182"/>
    <w:rsid w:val="00DC5BFA"/>
    <w:rsid w:val="00DF65FE"/>
    <w:rsid w:val="00E03B5F"/>
    <w:rsid w:val="00E315A3"/>
    <w:rsid w:val="00E417BB"/>
    <w:rsid w:val="00E600A6"/>
    <w:rsid w:val="00E67BC6"/>
    <w:rsid w:val="00E80C16"/>
    <w:rsid w:val="00ED0B52"/>
    <w:rsid w:val="00EE2B82"/>
    <w:rsid w:val="00EE45FB"/>
    <w:rsid w:val="00F4023C"/>
    <w:rsid w:val="00F6356B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5449F6"/>
  <w15:docId w15:val="{21D46D00-ACEA-9C4C-BCA4-B511ABEF3C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5">
    <w:lsdException w:name="heading 6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3" w:semiHidden="1" w:unhideWhenUsed="1"/>
    <w:lsdException w:name="List Bullet 4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rsid w:val="00AB303B"/>
    <w:pPr>
      <w:keepNext/>
      <w:keepLines/>
      <w:spacing w:before="480" w:after="0"/>
      <w:outlineLvl w:val="0"/>
    </w:pPr>
    <w:rPr>
      <w:rFonts w:ascii="Charter Roman" w:eastAsiaTheme="majorEastAsia" w:hAnsi="Charter Roman" w:cstheme="majorBidi"/>
      <w:b/>
      <w:bCs/>
      <w:color w:val="000000" w:themeColor="text1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rsid w:val="00AB303B"/>
    <w:pPr>
      <w:keepNext/>
      <w:keepLines/>
      <w:spacing w:before="200" w:after="0"/>
      <w:outlineLvl w:val="1"/>
    </w:pPr>
    <w:rPr>
      <w:rFonts w:ascii="Charter Roman" w:eastAsiaTheme="majorEastAsia" w:hAnsi="Charter Roman" w:cstheme="majorBidi"/>
      <w:b/>
      <w:bCs/>
      <w:color w:val="7C354D" w:themeColor="accent4" w:themeShade="80"/>
      <w:szCs w:val="32"/>
    </w:rPr>
  </w:style>
  <w:style w:type="paragraph" w:styleId="Heading3">
    <w:name w:val="heading 3"/>
    <w:basedOn w:val="Heading2"/>
    <w:next w:val="BodyText"/>
    <w:uiPriority w:val="9"/>
    <w:unhideWhenUsed/>
    <w:qFormat/>
    <w:rsid w:val="00AB303B"/>
    <w:pPr>
      <w:outlineLvl w:val="2"/>
    </w:pPr>
    <w:rPr>
      <w:color w:val="4E74A2" w:themeColor="accent6" w:themeShade="BF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A5B592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A5B592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A5B592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rsid w:val="0066499A"/>
    <w:pPr>
      <w:spacing w:before="180" w:after="180"/>
    </w:pPr>
    <w:rPr>
      <w:rFonts w:ascii="Charter Roman" w:hAnsi="Charter Roman"/>
    </w:rPr>
  </w:style>
  <w:style w:type="paragraph" w:customStyle="1" w:styleId="FirstParagraph">
    <w:name w:val="First Paragraph"/>
    <w:basedOn w:val="BodyText"/>
    <w:next w:val="BodyText"/>
    <w:qFormat/>
    <w:rsid w:val="0066499A"/>
  </w:style>
  <w:style w:type="paragraph" w:customStyle="1" w:styleId="Compact">
    <w:name w:val="Compact"/>
    <w:basedOn w:val="BodyText"/>
    <w:link w:val="CompactChar"/>
    <w:qFormat/>
    <w:pPr>
      <w:spacing w:before="36" w:after="36"/>
    </w:pPr>
  </w:style>
  <w:style w:type="paragraph" w:styleId="Title">
    <w:name w:val="Title"/>
    <w:basedOn w:val="Normal"/>
    <w:next w:val="BodyText"/>
    <w:qFormat/>
    <w:rsid w:val="0066499A"/>
    <w:pPr>
      <w:keepNext/>
      <w:keepLines/>
      <w:spacing w:before="480" w:after="240"/>
    </w:pPr>
    <w:rPr>
      <w:rFonts w:ascii="Charter Roman" w:eastAsiaTheme="majorEastAsia" w:hAnsi="Charter Roman" w:cstheme="majorBidi"/>
      <w:bCs/>
      <w:color w:val="000000" w:themeColor="text1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rsid w:val="0066499A"/>
    <w:pPr>
      <w:keepNext/>
      <w:keepLines/>
    </w:pPr>
    <w:rPr>
      <w:rFonts w:ascii="Charter Roman" w:hAnsi="Charter Roman"/>
    </w:rPr>
  </w:style>
  <w:style w:type="paragraph" w:styleId="Date">
    <w:name w:val="Date"/>
    <w:next w:val="BodyText"/>
    <w:qFormat/>
    <w:rsid w:val="0066499A"/>
    <w:pPr>
      <w:keepNext/>
      <w:keepLines/>
    </w:pPr>
    <w:rPr>
      <w:rFonts w:ascii="Charter Roman" w:hAnsi="Charter Roman"/>
    </w:r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A5B592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hAnsiTheme="majorHAnsi"/>
      <w:b w:val="0"/>
      <w:bCs w:val="0"/>
      <w:color w:val="7C9163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BodyTextChar">
    <w:name w:val="Body Text Char"/>
    <w:basedOn w:val="DefaultParagraphFont"/>
    <w:link w:val="BodyText"/>
    <w:rsid w:val="0066499A"/>
    <w:rPr>
      <w:rFonts w:ascii="Charter Roman" w:hAnsi="Charter Roman"/>
    </w:rPr>
  </w:style>
  <w:style w:type="paragraph" w:customStyle="1" w:styleId="Style1">
    <w:name w:val="Style1"/>
    <w:basedOn w:val="Heading3"/>
    <w:qFormat/>
    <w:rsid w:val="0066499A"/>
  </w:style>
  <w:style w:type="paragraph" w:customStyle="1" w:styleId="EndNoteBibliographyTitle">
    <w:name w:val="EndNote Bibliography Title"/>
    <w:basedOn w:val="Normal"/>
    <w:link w:val="EndNoteBibliographyTitleChar"/>
    <w:rsid w:val="00E600A6"/>
    <w:pPr>
      <w:spacing w:after="0"/>
      <w:jc w:val="center"/>
    </w:pPr>
    <w:rPr>
      <w:rFonts w:ascii="Cambria" w:hAnsi="Cambria"/>
    </w:rPr>
  </w:style>
  <w:style w:type="character" w:customStyle="1" w:styleId="CompactChar">
    <w:name w:val="Compact Char"/>
    <w:basedOn w:val="BodyTextChar"/>
    <w:link w:val="Compact"/>
    <w:rsid w:val="00E600A6"/>
    <w:rPr>
      <w:rFonts w:ascii="Charter Roman" w:hAnsi="Charter Roman"/>
    </w:rPr>
  </w:style>
  <w:style w:type="character" w:customStyle="1" w:styleId="EndNoteBibliographyTitleChar">
    <w:name w:val="EndNote Bibliography Title Char"/>
    <w:basedOn w:val="CompactChar"/>
    <w:link w:val="EndNoteBibliographyTitle"/>
    <w:rsid w:val="00E600A6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E600A6"/>
    <w:rPr>
      <w:rFonts w:ascii="Cambria" w:hAnsi="Cambria"/>
    </w:rPr>
  </w:style>
  <w:style w:type="character" w:customStyle="1" w:styleId="EndNoteBibliographyChar">
    <w:name w:val="EndNote Bibliography Char"/>
    <w:basedOn w:val="CompactChar"/>
    <w:link w:val="EndNoteBibliography"/>
    <w:rsid w:val="00E600A6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Paper">
      <a:dk1>
        <a:sysClr val="windowText" lastClr="000000"/>
      </a:dk1>
      <a:lt1>
        <a:sysClr val="window" lastClr="FFFFFF"/>
      </a:lt1>
      <a:dk2>
        <a:srgbClr val="444D26"/>
      </a:dk2>
      <a:lt2>
        <a:srgbClr val="FEFAC9"/>
      </a:lt2>
      <a:accent1>
        <a:srgbClr val="A5B592"/>
      </a:accent1>
      <a:accent2>
        <a:srgbClr val="F3A447"/>
      </a:accent2>
      <a:accent3>
        <a:srgbClr val="E7BC29"/>
      </a:accent3>
      <a:accent4>
        <a:srgbClr val="D092A7"/>
      </a:accent4>
      <a:accent5>
        <a:srgbClr val="9C85C0"/>
      </a:accent5>
      <a:accent6>
        <a:srgbClr val="809EC2"/>
      </a:accent6>
      <a:hlink>
        <a:srgbClr val="8E58B6"/>
      </a:hlink>
      <a:folHlink>
        <a:srgbClr val="7F6F6F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9</TotalTime>
  <Pages>2</Pages>
  <Words>1463</Words>
  <Characters>8342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rain-Heart (Cardiovascular) Interactions in Stress and Anxiety Related Disorders</vt:lpstr>
    </vt:vector>
  </TitlesOfParts>
  <Company/>
  <LinksUpToDate>false</LinksUpToDate>
  <CharactersWithSpaces>97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rain-Heart (Cardiovascular) Interactions in Stress and Anxiety Related Disorders</dc:title>
  <dc:creator>Amit Shah, MD, MSCR</dc:creator>
  <cp:keywords/>
  <cp:lastModifiedBy>Shah, Anish S.</cp:lastModifiedBy>
  <cp:revision>11</cp:revision>
  <dcterms:created xsi:type="dcterms:W3CDTF">2018-12-25T02:52:00Z</dcterms:created>
  <dcterms:modified xsi:type="dcterms:W3CDTF">2019-01-15T12:19:00Z</dcterms:modified>
</cp:coreProperties>
</file>